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EA2C8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EA2C8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EA2C83"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EA2C8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EA2C8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EA2C83"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70BB78C4"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 </w:instrText>
      </w:r>
      <w:r w:rsidR="00863B26">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863B26">
        <w:rPr>
          <w:bCs/>
          <w:lang w:eastAsia="en-GB"/>
        </w:rPr>
        <w:instrText xml:space="preserve"> ADDIN EN.CITE.DATA </w:instrText>
      </w:r>
      <w:r w:rsidR="00863B26">
        <w:rPr>
          <w:bCs/>
          <w:lang w:eastAsia="en-GB"/>
        </w:rPr>
      </w:r>
      <w:r w:rsidR="00863B26">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085EC91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863B26">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863B26">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5D8D89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 </w:instrText>
      </w:r>
      <w:r w:rsidR="00863B26">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863B26">
        <w:rPr>
          <w:rFonts w:ascii="Calibri" w:eastAsia="Times New Roman" w:hAnsi="Calibri" w:cs="Calibri"/>
          <w:lang w:eastAsia="en-GB"/>
        </w:rPr>
        <w:instrText xml:space="preserve"> ADDIN EN.CITE.DATA </w:instrText>
      </w:r>
      <w:r w:rsidR="00863B26">
        <w:rPr>
          <w:rFonts w:ascii="Calibri" w:eastAsia="Times New Roman" w:hAnsi="Calibri" w:cs="Calibri"/>
          <w:lang w:eastAsia="en-GB"/>
        </w:rPr>
      </w:r>
      <w:r w:rsidR="00863B26">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454DEC5D"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863B26">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E582C94"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863B26">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E15838" w:rsidRDefault="00E15838" w:rsidP="001D5C8D">
      <w:pPr>
        <w:spacing w:after="0" w:line="360" w:lineRule="auto"/>
        <w:jc w:val="both"/>
        <w:rPr>
          <w:bCs/>
          <w:noProof/>
          <w:lang w:eastAsia="en-GB"/>
        </w:rPr>
      </w:pPr>
      <w:r>
        <w:rPr>
          <w:bCs/>
          <w:noProof/>
          <w:lang w:eastAsia="en-GB"/>
        </w:rPr>
        <w:t xml:space="preserve">A linear regression was condcted as an exploratory analysis to </w:t>
      </w:r>
      <w:r w:rsidR="00984AA9" w:rsidRPr="00E15838">
        <w:rPr>
          <w:bCs/>
          <w:noProof/>
          <w:lang w:eastAsia="en-GB"/>
        </w:rPr>
        <w:t>investigate the presence of a relationship between antibiotic sales</w:t>
      </w:r>
      <w:r>
        <w:rPr>
          <w:bCs/>
          <w:noProof/>
          <w:lang w:eastAsia="en-GB"/>
        </w:rPr>
        <w:t xml:space="preserve"> (as a proxy for usage)</w:t>
      </w:r>
      <w:r w:rsidR="00984AA9" w:rsidRPr="00E15838">
        <w:rPr>
          <w:bCs/>
          <w:noProof/>
          <w:lang w:eastAsia="en-GB"/>
        </w:rPr>
        <w:t xml:space="preserve"> and antibiotic resistance for the </w:t>
      </w:r>
      <w:r w:rsidRPr="00E15838">
        <w:rPr>
          <w:bCs/>
          <w:noProof/>
          <w:lang w:eastAsia="en-GB"/>
        </w:rPr>
        <w:t>four model case studies.</w:t>
      </w:r>
      <w:r>
        <w:rPr>
          <w:bCs/>
          <w:noProof/>
          <w:lang w:eastAsia="en-GB"/>
        </w:rPr>
        <w:t xml:space="preserve"> Antibiotic usage was considered the explanatory variable, with model coefficents presented in Table S2. </w:t>
      </w:r>
      <w:r w:rsidRPr="00E15838">
        <w:rPr>
          <w:bCs/>
          <w:noProof/>
          <w:lang w:eastAsia="en-GB"/>
        </w:rPr>
        <w:t xml:space="preserve">  </w:t>
      </w:r>
    </w:p>
    <w:p w14:paraId="3BD22934" w14:textId="08838B88" w:rsidR="001E3B1F" w:rsidRDefault="001E3B1F" w:rsidP="001D5C8D">
      <w:pPr>
        <w:spacing w:after="0" w:line="360" w:lineRule="auto"/>
        <w:jc w:val="both"/>
        <w:rPr>
          <w:b/>
          <w:noProof/>
          <w:lang w:eastAsia="en-GB"/>
        </w:rPr>
      </w:pPr>
    </w:p>
    <w:p w14:paraId="57EB2BA1" w14:textId="42AE9F81" w:rsidR="001E3B1F" w:rsidRDefault="001E3B1F" w:rsidP="001E3B1F">
      <w:pPr>
        <w:spacing w:after="0" w:line="240" w:lineRule="auto"/>
        <w:rPr>
          <w:b/>
          <w:lang w:eastAsia="en-GB"/>
        </w:rPr>
      </w:pPr>
      <w:r>
        <w:rPr>
          <w:b/>
          <w:lang w:eastAsia="en-GB"/>
        </w:rPr>
        <w:t>Table S2.</w:t>
      </w:r>
      <w:r w:rsidRPr="008A7045">
        <w:rPr>
          <w:b/>
          <w:lang w:eastAsia="en-GB"/>
        </w:rPr>
        <w:t xml:space="preserve"> </w:t>
      </w:r>
      <w:r w:rsidR="00001603">
        <w:rPr>
          <w:b/>
          <w:lang w:eastAsia="en-GB"/>
        </w:rPr>
        <w:t xml:space="preserve">Linear regression of model case study data. </w:t>
      </w:r>
      <w:r w:rsidRPr="008A704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5E1628" w14:paraId="73AFAEFE" w14:textId="77777777" w:rsidTr="00863B26">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tcPr>
          <w:p w14:paraId="370EDF5D" w14:textId="1EB5C4BA" w:rsidR="00863B26" w:rsidRDefault="00863B26" w:rsidP="00F95626">
            <w:pPr>
              <w:spacing w:line="276" w:lineRule="auto"/>
              <w:jc w:val="center"/>
              <w:rPr>
                <w:lang w:eastAsia="en-GB"/>
              </w:rPr>
            </w:pPr>
            <w:r>
              <w:rPr>
                <w:bCs w:val="0"/>
                <w:lang w:eastAsia="en-GB"/>
              </w:rPr>
              <w:t>Variable</w:t>
            </w:r>
          </w:p>
        </w:tc>
        <w:tc>
          <w:tcPr>
            <w:tcW w:w="5845" w:type="dxa"/>
            <w:gridSpan w:val="4"/>
          </w:tcPr>
          <w:p w14:paraId="44044AA0" w14:textId="248F5251" w:rsidR="00863B26" w:rsidRDefault="00863B26" w:rsidP="00F95626">
            <w:pPr>
              <w:spacing w:line="276" w:lineRule="auto"/>
              <w:jc w:val="center"/>
              <w:rPr>
                <w:rFonts w:eastAsia="Times New Roman" w:cstheme="minorHAnsi"/>
                <w:sz w:val="20"/>
                <w:szCs w:val="20"/>
                <w:lang w:eastAsia="en-GB"/>
              </w:rPr>
            </w:pPr>
            <w:r>
              <w:rPr>
                <w:rFonts w:eastAsia="Times New Roman" w:cstheme="minorHAnsi"/>
                <w:sz w:val="20"/>
                <w:szCs w:val="20"/>
                <w:lang w:eastAsia="en-GB"/>
              </w:rPr>
              <w:t>Case Study</w:t>
            </w:r>
          </w:p>
        </w:tc>
      </w:tr>
      <w:tr w:rsidR="00863B26" w:rsidRPr="005E1628"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5E1628"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863B26" w:rsidRDefault="00863B26" w:rsidP="00F95626">
            <w:pPr>
              <w:spacing w:line="276" w:lineRule="auto"/>
              <w:jc w:val="center"/>
              <w:rPr>
                <w:rFonts w:eastAsia="Times New Roman" w:cstheme="minorHAnsi"/>
                <w:b/>
                <w:color w:val="FFFFFF" w:themeColor="background1"/>
                <w:sz w:val="20"/>
                <w:szCs w:val="20"/>
                <w:lang w:eastAsia="en-GB"/>
              </w:rPr>
            </w:pPr>
            <w:r w:rsidRPr="00863B26">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863B26" w:rsidRDefault="00863B26" w:rsidP="00F95626">
            <w:pPr>
              <w:spacing w:line="276" w:lineRule="auto"/>
              <w:jc w:val="center"/>
              <w:rPr>
                <w:rFonts w:eastAsia="Times New Roman" w:cstheme="minorHAnsi"/>
                <w:b/>
                <w:bCs/>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863B26" w:rsidRDefault="00863B26" w:rsidP="00F95626">
            <w:pPr>
              <w:spacing w:line="276" w:lineRule="auto"/>
              <w:jc w:val="center"/>
              <w:rPr>
                <w:rFonts w:eastAsia="Times New Roman" w:cstheme="minorHAnsi"/>
                <w:b/>
                <w:color w:val="FFFFFF" w:themeColor="background1"/>
                <w:kern w:val="24"/>
                <w:sz w:val="20"/>
                <w:szCs w:val="20"/>
                <w:lang w:eastAsia="en-GB"/>
              </w:rPr>
            </w:pPr>
            <w:r w:rsidRPr="00863B26">
              <w:rPr>
                <w:rFonts w:eastAsia="Times New Roman" w:cstheme="minorHAnsi"/>
                <w:b/>
                <w:color w:val="FFFFFF" w:themeColor="background1"/>
                <w:sz w:val="20"/>
                <w:szCs w:val="20"/>
                <w:lang w:eastAsia="en-GB"/>
              </w:rPr>
              <w:t>Tetracycline Resistance in Fattening Pigs</w:t>
            </w:r>
          </w:p>
        </w:tc>
      </w:tr>
      <w:tr w:rsidR="00984AA9" w:rsidRPr="005E1628" w14:paraId="772D927D" w14:textId="77777777" w:rsidTr="00984AA9">
        <w:trPr>
          <w:trHeight w:val="23"/>
        </w:trPr>
        <w:tc>
          <w:tcPr>
            <w:tcW w:w="2372" w:type="dxa"/>
          </w:tcPr>
          <w:p w14:paraId="51F25DD6" w14:textId="3D511905"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Intercept</w:t>
            </w:r>
            <w:r w:rsidR="00812177">
              <w:rPr>
                <w:rFonts w:eastAsia="Times New Roman" w:cstheme="minorHAnsi"/>
                <w:b/>
                <w:bCs/>
                <w:kern w:val="24"/>
                <w:sz w:val="20"/>
                <w:szCs w:val="20"/>
                <w:lang w:eastAsia="en-GB"/>
              </w:rPr>
              <w:t xml:space="preserve"> Constant</w:t>
            </w:r>
          </w:p>
        </w:tc>
        <w:tc>
          <w:tcPr>
            <w:tcW w:w="1451" w:type="dxa"/>
          </w:tcPr>
          <w:p w14:paraId="5A06C643" w14:textId="6DD736B1" w:rsidR="00984AA9" w:rsidRDefault="00984AA9" w:rsidP="00984AA9">
            <w:pPr>
              <w:spacing w:line="276" w:lineRule="auto"/>
              <w:jc w:val="center"/>
              <w:rPr>
                <w:bCs/>
                <w:lang w:eastAsia="en-GB"/>
              </w:rPr>
            </w:pPr>
            <w:r w:rsidRPr="00984AA9">
              <w:rPr>
                <w:bCs/>
                <w:lang w:eastAsia="en-GB"/>
              </w:rPr>
              <w:t>0.1216</w:t>
            </w:r>
          </w:p>
        </w:tc>
        <w:tc>
          <w:tcPr>
            <w:tcW w:w="1559" w:type="dxa"/>
          </w:tcPr>
          <w:p w14:paraId="50F0EB47" w14:textId="172B9914" w:rsidR="00984AA9" w:rsidRDefault="00984AA9" w:rsidP="00984AA9">
            <w:pPr>
              <w:spacing w:line="276" w:lineRule="auto"/>
              <w:jc w:val="center"/>
              <w:rPr>
                <w:bCs/>
                <w:lang w:eastAsia="en-GB"/>
              </w:rPr>
            </w:pPr>
            <w:r w:rsidRPr="00984AA9">
              <w:rPr>
                <w:bCs/>
                <w:lang w:eastAsia="en-GB"/>
              </w:rPr>
              <w:t>0.31</w:t>
            </w:r>
            <w:r>
              <w:rPr>
                <w:bCs/>
                <w:lang w:eastAsia="en-GB"/>
              </w:rPr>
              <w:t>20</w:t>
            </w:r>
          </w:p>
        </w:tc>
        <w:tc>
          <w:tcPr>
            <w:tcW w:w="1417" w:type="dxa"/>
          </w:tcPr>
          <w:p w14:paraId="457EF50F" w14:textId="2F2E1678" w:rsidR="00984AA9" w:rsidRDefault="00984AA9" w:rsidP="00984AA9">
            <w:pPr>
              <w:spacing w:line="276" w:lineRule="auto"/>
              <w:jc w:val="center"/>
              <w:rPr>
                <w:rFonts w:ascii="Calibri" w:hAnsi="Calibri" w:cs="Calibri"/>
                <w:color w:val="000000"/>
              </w:rPr>
            </w:pPr>
            <w:r>
              <w:rPr>
                <w:bCs/>
                <w:lang w:eastAsia="en-GB"/>
              </w:rPr>
              <w:t>0.3692</w:t>
            </w:r>
          </w:p>
        </w:tc>
        <w:tc>
          <w:tcPr>
            <w:tcW w:w="1418" w:type="dxa"/>
          </w:tcPr>
          <w:p w14:paraId="328C1A5D" w14:textId="0975DEA9" w:rsidR="00984AA9" w:rsidRDefault="00984AA9" w:rsidP="00984AA9">
            <w:pPr>
              <w:jc w:val="center"/>
              <w:rPr>
                <w:rFonts w:ascii="Calibri" w:hAnsi="Calibri" w:cs="Calibri"/>
                <w:color w:val="000000"/>
              </w:rPr>
            </w:pPr>
            <w:r w:rsidRPr="00984AA9">
              <w:rPr>
                <w:bCs/>
                <w:lang w:eastAsia="en-GB"/>
              </w:rPr>
              <w:t>0.400879</w:t>
            </w:r>
          </w:p>
        </w:tc>
      </w:tr>
      <w:tr w:rsidR="00984AA9" w:rsidRPr="005E1628"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Default="00984AA9" w:rsidP="00984AA9">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Antibiotic Usage (g/PCU)</w:t>
            </w:r>
          </w:p>
        </w:tc>
        <w:tc>
          <w:tcPr>
            <w:tcW w:w="1451" w:type="dxa"/>
          </w:tcPr>
          <w:p w14:paraId="51B6E181" w14:textId="608A247D" w:rsidR="00984AA9" w:rsidRDefault="00984AA9" w:rsidP="00984AA9">
            <w:pPr>
              <w:spacing w:line="276" w:lineRule="auto"/>
              <w:jc w:val="center"/>
              <w:rPr>
                <w:bCs/>
                <w:lang w:eastAsia="en-GB"/>
              </w:rPr>
            </w:pPr>
            <w:r w:rsidRPr="00984AA9">
              <w:rPr>
                <w:bCs/>
                <w:lang w:eastAsia="en-GB"/>
              </w:rPr>
              <w:t xml:space="preserve">0.0128 </w:t>
            </w:r>
            <w:r>
              <w:rPr>
                <w:bCs/>
                <w:lang w:eastAsia="en-GB"/>
              </w:rPr>
              <w:t>[</w:t>
            </w:r>
            <w:r w:rsidRPr="00984AA9">
              <w:rPr>
                <w:bCs/>
                <w:lang w:eastAsia="en-GB"/>
              </w:rPr>
              <w:t>0.0005</w:t>
            </w:r>
            <w:r>
              <w:rPr>
                <w:bCs/>
                <w:lang w:eastAsia="en-GB"/>
              </w:rPr>
              <w:t>**]</w:t>
            </w:r>
          </w:p>
        </w:tc>
        <w:tc>
          <w:tcPr>
            <w:tcW w:w="1559" w:type="dxa"/>
          </w:tcPr>
          <w:p w14:paraId="2C0AF727" w14:textId="4F2AF6A8" w:rsidR="00984AA9" w:rsidRDefault="00984AA9" w:rsidP="00984AA9">
            <w:pPr>
              <w:spacing w:line="276" w:lineRule="auto"/>
              <w:jc w:val="center"/>
              <w:rPr>
                <w:bCs/>
                <w:lang w:eastAsia="en-GB"/>
              </w:rPr>
            </w:pPr>
            <w:r w:rsidRPr="00984AA9">
              <w:rPr>
                <w:bCs/>
                <w:lang w:eastAsia="en-GB"/>
              </w:rPr>
              <w:t>0.0088</w:t>
            </w:r>
          </w:p>
          <w:p w14:paraId="6FF5F704" w14:textId="12319274" w:rsidR="00984AA9" w:rsidRDefault="00984AA9" w:rsidP="00984AA9">
            <w:pPr>
              <w:spacing w:line="276" w:lineRule="auto"/>
              <w:jc w:val="center"/>
              <w:rPr>
                <w:bCs/>
                <w:lang w:eastAsia="en-GB"/>
              </w:rPr>
            </w:pPr>
            <w:r>
              <w:rPr>
                <w:bCs/>
                <w:lang w:eastAsia="en-GB"/>
              </w:rPr>
              <w:t>[</w:t>
            </w:r>
            <w:r w:rsidRPr="00984AA9">
              <w:rPr>
                <w:bCs/>
                <w:lang w:eastAsia="en-GB"/>
              </w:rPr>
              <w:t>0.0965</w:t>
            </w:r>
            <w:r>
              <w:rPr>
                <w:bCs/>
                <w:lang w:eastAsia="en-GB"/>
              </w:rPr>
              <w:t>*]</w:t>
            </w:r>
          </w:p>
        </w:tc>
        <w:tc>
          <w:tcPr>
            <w:tcW w:w="1417" w:type="dxa"/>
          </w:tcPr>
          <w:p w14:paraId="1620B876" w14:textId="77777777" w:rsidR="00984AA9" w:rsidRDefault="00984AA9" w:rsidP="00984AA9">
            <w:pPr>
              <w:spacing w:line="276" w:lineRule="auto"/>
              <w:jc w:val="center"/>
              <w:rPr>
                <w:bCs/>
                <w:lang w:eastAsia="en-GB"/>
              </w:rPr>
            </w:pPr>
            <w:r w:rsidRPr="00984AA9">
              <w:rPr>
                <w:bCs/>
                <w:lang w:eastAsia="en-GB"/>
              </w:rPr>
              <w:t>0.0066</w:t>
            </w:r>
          </w:p>
          <w:p w14:paraId="4A123689" w14:textId="0051498F" w:rsidR="00984AA9" w:rsidRDefault="00984AA9" w:rsidP="00984AA9">
            <w:pPr>
              <w:spacing w:line="276" w:lineRule="auto"/>
              <w:jc w:val="center"/>
              <w:rPr>
                <w:rFonts w:ascii="Calibri" w:hAnsi="Calibri" w:cs="Calibri"/>
                <w:color w:val="000000"/>
              </w:rPr>
            </w:pPr>
            <w:r>
              <w:rPr>
                <w:bCs/>
                <w:lang w:eastAsia="en-GB"/>
              </w:rPr>
              <w:t>[</w:t>
            </w:r>
            <w:r w:rsidRPr="00984AA9">
              <w:rPr>
                <w:bCs/>
                <w:lang w:eastAsia="en-GB"/>
              </w:rPr>
              <w:t>0.0145</w:t>
            </w:r>
            <w:r>
              <w:rPr>
                <w:bCs/>
                <w:lang w:eastAsia="en-GB"/>
              </w:rPr>
              <w:t>**]</w:t>
            </w:r>
          </w:p>
        </w:tc>
        <w:tc>
          <w:tcPr>
            <w:tcW w:w="1418" w:type="dxa"/>
          </w:tcPr>
          <w:p w14:paraId="499545E1" w14:textId="77777777" w:rsidR="00984AA9" w:rsidRDefault="00984AA9" w:rsidP="00984AA9">
            <w:pPr>
              <w:jc w:val="center"/>
              <w:rPr>
                <w:rFonts w:ascii="Calibri" w:hAnsi="Calibri" w:cs="Calibri"/>
                <w:color w:val="000000"/>
              </w:rPr>
            </w:pPr>
            <w:r w:rsidRPr="00984AA9">
              <w:rPr>
                <w:rFonts w:ascii="Calibri" w:hAnsi="Calibri" w:cs="Calibri"/>
                <w:color w:val="000000"/>
              </w:rPr>
              <w:t>0.006</w:t>
            </w:r>
            <w:r>
              <w:rPr>
                <w:rFonts w:ascii="Calibri" w:hAnsi="Calibri" w:cs="Calibri"/>
                <w:color w:val="000000"/>
              </w:rPr>
              <w:t>4</w:t>
            </w:r>
          </w:p>
          <w:p w14:paraId="4D81A49B" w14:textId="2452BA50" w:rsidR="00984AA9" w:rsidRDefault="00984AA9" w:rsidP="00984AA9">
            <w:pPr>
              <w:jc w:val="center"/>
              <w:rPr>
                <w:rFonts w:ascii="Calibri" w:hAnsi="Calibri" w:cs="Calibri"/>
                <w:color w:val="000000"/>
              </w:rPr>
            </w:pPr>
            <w:r>
              <w:rPr>
                <w:rFonts w:ascii="Calibri" w:hAnsi="Calibri" w:cs="Calibri"/>
                <w:color w:val="000000"/>
              </w:rPr>
              <w:t>[</w:t>
            </w:r>
            <w:r w:rsidRPr="00984AA9">
              <w:rPr>
                <w:rFonts w:ascii="Calibri" w:hAnsi="Calibri" w:cs="Calibri"/>
                <w:color w:val="000000"/>
              </w:rPr>
              <w:t>0.0307</w:t>
            </w:r>
            <w:r>
              <w:rPr>
                <w:rFonts w:ascii="Calibri" w:hAnsi="Calibri" w:cs="Calibri"/>
                <w:color w:val="000000"/>
              </w:rPr>
              <w:t>**]</w:t>
            </w:r>
          </w:p>
        </w:tc>
      </w:tr>
    </w:tbl>
    <w:p w14:paraId="5CA1891E" w14:textId="00125038" w:rsidR="001E3B1F" w:rsidRDefault="00001603" w:rsidP="001D5C8D">
      <w:pPr>
        <w:spacing w:after="0" w:line="360" w:lineRule="auto"/>
        <w:jc w:val="both"/>
        <w:rPr>
          <w:bCs/>
          <w:noProof/>
          <w:sz w:val="18"/>
          <w:szCs w:val="18"/>
          <w:lang w:eastAsia="en-GB"/>
        </w:rPr>
      </w:pPr>
      <w:r>
        <w:rPr>
          <w:bCs/>
          <w:noProof/>
          <w:sz w:val="18"/>
          <w:szCs w:val="18"/>
          <w:lang w:eastAsia="en-GB"/>
        </w:rPr>
        <w:t xml:space="preserve">P-values are found in square brackets under model estimates. </w:t>
      </w:r>
      <w:r w:rsidRPr="00001603">
        <w:rPr>
          <w:bCs/>
          <w:noProof/>
          <w:sz w:val="18"/>
          <w:szCs w:val="18"/>
          <w:lang w:eastAsia="en-GB"/>
        </w:rPr>
        <w:t xml:space="preserve">**Significant at 0.05. * Significant at 0.1. </w:t>
      </w:r>
      <w:r w:rsidRPr="00001603">
        <w:rPr>
          <w:bCs/>
          <w:noProof/>
          <w:sz w:val="18"/>
          <w:szCs w:val="18"/>
          <w:vertAlign w:val="superscript"/>
          <w:lang w:eastAsia="en-GB"/>
        </w:rPr>
        <w:t>NS</w:t>
      </w:r>
      <w:r w:rsidRPr="00001603">
        <w:rPr>
          <w:bCs/>
          <w:noProof/>
          <w:sz w:val="18"/>
          <w:szCs w:val="18"/>
          <w:lang w:eastAsia="en-GB"/>
        </w:rPr>
        <w:t xml:space="preserve"> Not Significant. </w:t>
      </w:r>
    </w:p>
    <w:p w14:paraId="35B53BA0" w14:textId="77777777" w:rsidR="00E15838" w:rsidRDefault="00E15838" w:rsidP="001D5C8D">
      <w:pPr>
        <w:spacing w:after="0" w:line="360" w:lineRule="auto"/>
        <w:jc w:val="both"/>
        <w:rPr>
          <w:bCs/>
          <w:noProof/>
          <w:lang w:eastAsia="en-GB"/>
        </w:rPr>
      </w:pPr>
    </w:p>
    <w:p w14:paraId="599C129D" w14:textId="2955B356" w:rsidR="00E15838" w:rsidRDefault="00387BFB" w:rsidP="001D5C8D">
      <w:pPr>
        <w:spacing w:after="0" w:line="360" w:lineRule="auto"/>
        <w:jc w:val="both"/>
        <w:rPr>
          <w:bCs/>
          <w:noProof/>
          <w:lang w:eastAsia="en-GB"/>
        </w:rPr>
      </w:pPr>
      <w:r>
        <w:rPr>
          <w:bCs/>
          <w:noProof/>
          <w:lang w:eastAsia="en-GB"/>
        </w:rPr>
        <w:t xml:space="preserve">All fattening pig case studies and the ampicillin-resistance in broiler poultry case study displayed a statistically significant association between antibiotic usage and resistance </w:t>
      </w:r>
      <w:r w:rsidR="00405BE6">
        <w:rPr>
          <w:bCs/>
          <w:noProof/>
          <w:lang w:eastAsia="en-GB"/>
        </w:rPr>
        <w:t xml:space="preserve">(p &lt; 0.05). The tetracylcine-resistance in broiler poultry case study was only found to be significant at the p &lt; 0.1 level. Predictions </w:t>
      </w:r>
      <w:r w:rsidR="00405BE6">
        <w:rPr>
          <w:bCs/>
          <w:noProof/>
          <w:lang w:eastAsia="en-GB"/>
        </w:rPr>
        <w:lastRenderedPageBreak/>
        <w:t xml:space="preserve">using the regression models and the 95% confidence intervals for model predictions </w:t>
      </w:r>
      <w:r w:rsidR="00255E76">
        <w:rPr>
          <w:bCs/>
          <w:noProof/>
          <w:lang w:eastAsia="en-GB"/>
        </w:rPr>
        <w:t xml:space="preserve">were plotted case study surveillance data (Figure S1).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698AFCA3"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1</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03D9ED4C"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863B26">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3F7A58B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C93E95"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EA2C83"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51C8A785"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6FAF8C5D"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2</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27B5F7E9" w14:textId="5A73953A" w:rsidR="00697210"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863B26">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31CC047D"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3</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5FC7A05"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22078F">
        <w:rPr>
          <w:rFonts w:eastAsiaTheme="minorEastAsia"/>
          <w:b/>
          <w:bCs/>
          <w:noProof/>
          <w:lang w:eastAsia="en-GB"/>
        </w:rPr>
        <w:t>4</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66AC7493" w:rsidR="00301966"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5</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C9A749"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22078F">
        <w:rPr>
          <w:rFonts w:eastAsiaTheme="minorEastAsia"/>
          <w:b/>
          <w:bCs/>
          <w:noProof/>
          <w:lang w:eastAsia="en-GB"/>
        </w:rPr>
        <w:t>6</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61E2A5FD" w:rsidR="00E33518" w:rsidRDefault="00E33518" w:rsidP="00EB1BF8">
      <w:pPr>
        <w:spacing w:after="0" w:line="360" w:lineRule="auto"/>
        <w:jc w:val="both"/>
        <w:rPr>
          <w:b/>
          <w:bCs/>
          <w:u w:val="single"/>
        </w:rPr>
      </w:pPr>
      <w:r w:rsidRPr="0046027D">
        <w:rPr>
          <w:rFonts w:eastAsiaTheme="minorEastAsia"/>
          <w:b/>
          <w:bCs/>
          <w:noProof/>
          <w:lang w:eastAsia="en-GB"/>
        </w:rPr>
        <w:t>Figure S</w:t>
      </w:r>
      <w:r w:rsidR="0022078F">
        <w:rPr>
          <w:rFonts w:eastAsiaTheme="minorEastAsia"/>
          <w:b/>
          <w:bCs/>
          <w:noProof/>
          <w:lang w:eastAsia="en-GB"/>
        </w:rPr>
        <w:t>7</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1A37F30D"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863B26">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863B26">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863B26">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 </w:instrText>
      </w:r>
      <w:r w:rsidR="00863B26">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j4zNzE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M3MTwvUmVjTnVt
PjxyZWNvcmQ+PHJlYy1udW1iZXI+MzcxPC9yZWMtbnVtYmVyPjxmb3JlaWduLWtleXM+PGtleSBh
cHA9IkVOIiBkYi1pZD0iZnN0czIyYXg1cnhycDZlYTU5aXB3cHA2OXRzMGUwZnQ5ZXR4IiB0aW1l
c3RhbXA9IjE2MzU3ODUxOTAiPjM3MT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Mzcy
PC9SZWNOdW0+PHJlY29yZD48cmVjLW51bWJlcj4zNzI8L3JlYy1udW1iZXI+PGZvcmVpZ24ta2V5
cz48a2V5IGFwcD0iRU4iIGRiLWlkPSJmc3RzMjJheDVyeHJwNmVhNTlpcHdwcDY5dHMwZTBmdDll
dHgiIHRpbWVzdGFtcD0iMTYzNTc4NTIxNyI+Mzc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zNzM8L1JlY051bT48cmVjb3JkPjxyZWMt
bnVtYmVyPjM3MzwvcmVjLW51bWJlcj48Zm9yZWlnbi1rZXlzPjxrZXkgYXBwPSJFTiIgZGItaWQ9
ImZzdHMyMmF4NXJ4cnA2ZWE1OWlwd3BwNjl0czBlMGZ0OWV0eCIgdGltZXN0YW1wPSIxNjM1Nzg1
MzUyIj4zNzM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863B26">
        <w:instrText xml:space="preserve"> ADDIN EN.CITE.DATA </w:instrText>
      </w:r>
      <w:r w:rsidR="00863B26">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4F2E7CF9"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22078F">
        <w:rPr>
          <w:b/>
          <w:noProof/>
          <w:lang w:eastAsia="en-GB"/>
        </w:rPr>
        <w:t>3</w:t>
      </w:r>
      <w:r w:rsidR="00AF670D" w:rsidRPr="0015613E">
        <w:rPr>
          <w:b/>
          <w:noProof/>
          <w:lang w:eastAsia="en-GB"/>
        </w:rPr>
        <w:t>.</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10FAA977"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sidR="00C8630C">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B30598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0EB54224"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14434AB"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7EB9C2C" w:rsidR="00D80F93" w:rsidRPr="00571CEE" w:rsidRDefault="00D80F93" w:rsidP="00863B26">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863B26">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713100EA"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4</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90327F4"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w:t>
      </w:r>
      <w:r w:rsidR="0022078F">
        <w:rPr>
          <w:b/>
          <w:noProof/>
          <w:lang w:eastAsia="en-GB"/>
        </w:rPr>
        <w:t>5</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8611B7">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52E0E53E" w14:textId="77777777" w:rsidR="008611B7" w:rsidRDefault="008611B7" w:rsidP="00863B26">
      <w:pPr>
        <w:spacing w:after="0" w:line="240" w:lineRule="auto"/>
        <w:rPr>
          <w:b/>
          <w:lang w:eastAsia="en-GB"/>
        </w:rPr>
      </w:pPr>
    </w:p>
    <w:p w14:paraId="340E2C58" w14:textId="77777777" w:rsidR="008611B7" w:rsidRDefault="008611B7" w:rsidP="00863B26">
      <w:pPr>
        <w:spacing w:after="0" w:line="240" w:lineRule="auto"/>
        <w:rPr>
          <w:b/>
          <w:lang w:eastAsia="en-GB"/>
        </w:rPr>
      </w:pPr>
    </w:p>
    <w:p w14:paraId="78632116" w14:textId="77777777" w:rsidR="008611B7" w:rsidRDefault="008611B7" w:rsidP="00863B26">
      <w:pPr>
        <w:spacing w:after="0" w:line="240" w:lineRule="auto"/>
        <w:rPr>
          <w:b/>
          <w:lang w:eastAsia="en-GB"/>
        </w:rPr>
      </w:pPr>
    </w:p>
    <w:p w14:paraId="2F1AF941" w14:textId="77777777" w:rsidR="008611B7" w:rsidRDefault="008611B7" w:rsidP="00863B26">
      <w:pPr>
        <w:spacing w:after="0" w:line="240" w:lineRule="auto"/>
        <w:rPr>
          <w:b/>
          <w:lang w:eastAsia="en-GB"/>
        </w:rPr>
      </w:pPr>
    </w:p>
    <w:p w14:paraId="792736AA" w14:textId="77777777" w:rsidR="008611B7" w:rsidRDefault="008611B7" w:rsidP="00863B26">
      <w:pPr>
        <w:spacing w:after="0" w:line="240" w:lineRule="auto"/>
        <w:rPr>
          <w:b/>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2D5FB253" w14:textId="77777777" w:rsidR="008611B7" w:rsidRDefault="008611B7" w:rsidP="00863B26">
      <w:pPr>
        <w:spacing w:after="0" w:line="240" w:lineRule="auto"/>
        <w:rPr>
          <w:b/>
          <w:lang w:eastAsia="en-GB"/>
        </w:rPr>
      </w:pPr>
    </w:p>
    <w:p w14:paraId="43B6E738" w14:textId="763FD3DC" w:rsidR="00863B26" w:rsidRPr="008611B7" w:rsidRDefault="00863B26" w:rsidP="00863B26">
      <w:pPr>
        <w:spacing w:after="0" w:line="240" w:lineRule="auto"/>
        <w:rPr>
          <w:b/>
          <w:lang w:eastAsia="en-GB"/>
        </w:rPr>
      </w:pPr>
      <w:r w:rsidRPr="008611B7">
        <w:rPr>
          <w:b/>
          <w:lang w:eastAsia="en-GB"/>
        </w:rPr>
        <w:lastRenderedPageBreak/>
        <w:t xml:space="preserve">Table S6. Fitted values for the </w:t>
      </w:r>
      <w:r w:rsidR="008611B7">
        <w:rPr>
          <w:b/>
          <w:lang w:eastAsia="en-GB"/>
        </w:rPr>
        <w:t>primary</w:t>
      </w:r>
      <w:r w:rsidR="008611B7" w:rsidRPr="008611B7">
        <w:rPr>
          <w:rFonts w:cstheme="minorHAnsi"/>
          <w:b/>
          <w:vertAlign w:val="subscript"/>
        </w:rPr>
        <w:t xml:space="preserve"> </w:t>
      </w:r>
      <w:r w:rsidR="008611B7" w:rsidRPr="008611B7">
        <w:rPr>
          <w:rFonts w:cstheme="minorHAnsi"/>
          <w:b/>
        </w:rPr>
        <w:t>out</w:t>
      </w:r>
      <w:r w:rsidR="008611B7">
        <w:rPr>
          <w:rFonts w:cstheme="minorHAnsi"/>
          <w:b/>
        </w:rPr>
        <w:t xml:space="preserve">come measures </w:t>
      </w:r>
      <w:r w:rsidR="008611B7" w:rsidRPr="008611B7">
        <w:rPr>
          <w:rFonts w:cstheme="minorHAnsi"/>
          <w:b/>
        </w:rPr>
        <w:t>for the four model</w:t>
      </w:r>
      <w:r w:rsidR="008611B7" w:rsidRPr="008611B7">
        <w:rPr>
          <w:rFonts w:cstheme="minorHAnsi"/>
          <w:b/>
          <w:vertAlign w:val="subscript"/>
        </w:rPr>
        <w:t xml:space="preserve"> </w:t>
      </w:r>
      <w:r w:rsidR="008611B7" w:rsidRPr="008611B7">
        <w:rPr>
          <w:b/>
          <w:lang w:eastAsia="en-GB"/>
        </w:rPr>
        <w:t>case studies.</w:t>
      </w:r>
      <w:r w:rsidRPr="008611B7">
        <w:rPr>
          <w:b/>
          <w:lang w:eastAsia="en-GB"/>
        </w:rPr>
        <w:t xml:space="preserve">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863B26" w:rsidRPr="005E1628" w14:paraId="254115D4" w14:textId="77777777" w:rsidTr="008611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72CE4C23" w14:textId="651DD3B5" w:rsidR="00863B26" w:rsidRPr="008611B7" w:rsidRDefault="00863B26" w:rsidP="00863B26">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16B7D3B2" w14:textId="15762A5B" w:rsidR="00863B26" w:rsidRPr="008611B7" w:rsidRDefault="00863B26" w:rsidP="00863B26">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863B26" w:rsidRPr="005E1628" w14:paraId="01DC0E3F" w14:textId="77777777" w:rsidTr="008611B7">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AD11EFE" w14:textId="35887C8C" w:rsidR="00863B26" w:rsidRPr="008611B7" w:rsidRDefault="00863B26" w:rsidP="00863B26">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42880293"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239ED356" w14:textId="5161BBEC"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1C19066E"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1F1E54A6" w14:textId="4E7C5606"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5C1616F9"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69A225F1" w14:textId="0D4E0724" w:rsidR="00863B26" w:rsidRPr="008611B7" w:rsidRDefault="00863B26" w:rsidP="00863B26">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7D91E04A" w14:textId="77777777" w:rsidR="00863B26" w:rsidRPr="008611B7" w:rsidRDefault="00863B26" w:rsidP="00863B26">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0C966CE4" w14:textId="042DE823" w:rsidR="00863B26" w:rsidRPr="008611B7" w:rsidRDefault="00863B26" w:rsidP="00863B26">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008611B7" w:rsidRPr="008611B7">
              <w:rPr>
                <w:b/>
                <w:bCs/>
                <w:color w:val="FFFFFF" w:themeColor="background1"/>
                <w:sz w:val="20"/>
                <w:szCs w:val="20"/>
              </w:rPr>
              <w:t xml:space="preserve">0.01305 </w:t>
            </w:r>
            <w:r w:rsidR="008611B7"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863B26" w:rsidRPr="005E1628" w14:paraId="11FA9F73" w14:textId="77777777" w:rsidTr="00812177">
        <w:trPr>
          <w:trHeight w:val="23"/>
        </w:trPr>
        <w:tc>
          <w:tcPr>
            <w:tcW w:w="2372" w:type="dxa"/>
          </w:tcPr>
          <w:p w14:paraId="721B28D4" w14:textId="2A914ED0" w:rsidR="00863B26" w:rsidRPr="008611B7" w:rsidRDefault="00863B26" w:rsidP="00863B26">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6FA31B9" w14:textId="7C5CC0D8" w:rsidR="00863B26" w:rsidRPr="008611B7" w:rsidRDefault="00863B26" w:rsidP="00812177">
            <w:pPr>
              <w:spacing w:line="276" w:lineRule="auto"/>
              <w:jc w:val="center"/>
              <w:rPr>
                <w:bCs/>
                <w:lang w:eastAsia="en-GB"/>
              </w:rPr>
            </w:pPr>
            <w:r w:rsidRPr="008611B7">
              <w:rPr>
                <w:rFonts w:cstheme="minorHAnsi"/>
              </w:rPr>
              <w:t>0.595</w:t>
            </w:r>
          </w:p>
        </w:tc>
        <w:tc>
          <w:tcPr>
            <w:tcW w:w="1560" w:type="dxa"/>
            <w:vAlign w:val="center"/>
          </w:tcPr>
          <w:p w14:paraId="1752558F" w14:textId="6E10C75C" w:rsidR="00863B26" w:rsidRPr="008611B7" w:rsidRDefault="00863B26" w:rsidP="00812177">
            <w:pPr>
              <w:spacing w:line="276" w:lineRule="auto"/>
              <w:jc w:val="center"/>
              <w:rPr>
                <w:bCs/>
                <w:lang w:eastAsia="en-GB"/>
              </w:rPr>
            </w:pPr>
            <w:r w:rsidRPr="008611B7">
              <w:rPr>
                <w:rFonts w:cstheme="minorHAnsi"/>
              </w:rPr>
              <w:t>0.600</w:t>
            </w:r>
          </w:p>
        </w:tc>
        <w:tc>
          <w:tcPr>
            <w:tcW w:w="1559" w:type="dxa"/>
            <w:vAlign w:val="center"/>
          </w:tcPr>
          <w:p w14:paraId="4CA91023" w14:textId="57829031" w:rsidR="00863B26" w:rsidRPr="008611B7" w:rsidRDefault="008611B7" w:rsidP="00812177">
            <w:pPr>
              <w:spacing w:line="276" w:lineRule="auto"/>
              <w:jc w:val="center"/>
              <w:rPr>
                <w:rFonts w:ascii="Calibri" w:hAnsi="Calibri" w:cs="Calibri"/>
                <w:color w:val="000000"/>
              </w:rPr>
            </w:pPr>
            <w:r w:rsidRPr="008611B7">
              <w:rPr>
                <w:rFonts w:cstheme="minorHAnsi"/>
              </w:rPr>
              <w:t>0.598</w:t>
            </w:r>
          </w:p>
        </w:tc>
        <w:tc>
          <w:tcPr>
            <w:tcW w:w="1701" w:type="dxa"/>
            <w:vAlign w:val="center"/>
          </w:tcPr>
          <w:p w14:paraId="0CDCE99B" w14:textId="405F6BFB" w:rsidR="00863B26" w:rsidRPr="008611B7" w:rsidRDefault="008611B7" w:rsidP="00812177">
            <w:pPr>
              <w:jc w:val="center"/>
              <w:rPr>
                <w:rFonts w:ascii="Calibri" w:hAnsi="Calibri" w:cs="Calibri"/>
                <w:color w:val="000000"/>
              </w:rPr>
            </w:pPr>
            <w:r w:rsidRPr="008611B7">
              <w:rPr>
                <w:rFonts w:cstheme="minorHAnsi"/>
              </w:rPr>
              <w:t>0.601</w:t>
            </w:r>
          </w:p>
        </w:tc>
      </w:tr>
      <w:tr w:rsidR="00863B26" w:rsidRPr="005E1628" w14:paraId="0F1C552B" w14:textId="77777777" w:rsidTr="00812177">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F21C7EE" w14:textId="77777777" w:rsidR="00863B26" w:rsidRDefault="00863B26" w:rsidP="00863B26">
            <w:pPr>
              <w:spacing w:line="276" w:lineRule="auto"/>
              <w:jc w:val="center"/>
              <w:rPr>
                <w:rFonts w:cstheme="minorHAnsi"/>
              </w:rPr>
            </w:pPr>
            <w:r w:rsidRPr="008611B7">
              <w:rPr>
                <w:rFonts w:cstheme="minorHAnsi"/>
              </w:rPr>
              <w:t>Proportion of antibiotic-resistant human salmonellosis</w:t>
            </w:r>
          </w:p>
          <w:p w14:paraId="56C3C4D6" w14:textId="5C8EDEF1" w:rsidR="008611B7" w:rsidRPr="008611B7" w:rsidRDefault="008611B7" w:rsidP="00863B26">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2F631937" w14:textId="24196B2B" w:rsidR="00863B26" w:rsidRPr="008611B7" w:rsidRDefault="00863B26" w:rsidP="00812177">
            <w:pPr>
              <w:spacing w:line="276" w:lineRule="auto"/>
              <w:jc w:val="center"/>
              <w:rPr>
                <w:bCs/>
                <w:lang w:eastAsia="en-GB"/>
              </w:rPr>
            </w:pPr>
            <w:r w:rsidRPr="008611B7">
              <w:rPr>
                <w:rFonts w:cstheme="minorHAnsi"/>
              </w:rPr>
              <w:t>0.301</w:t>
            </w:r>
          </w:p>
        </w:tc>
        <w:tc>
          <w:tcPr>
            <w:tcW w:w="1560" w:type="dxa"/>
            <w:vAlign w:val="center"/>
          </w:tcPr>
          <w:p w14:paraId="14C33129" w14:textId="2A552669" w:rsidR="00863B26" w:rsidRPr="008611B7" w:rsidRDefault="00863B26" w:rsidP="00812177">
            <w:pPr>
              <w:spacing w:line="276" w:lineRule="auto"/>
              <w:jc w:val="center"/>
              <w:rPr>
                <w:bCs/>
                <w:lang w:eastAsia="en-GB"/>
              </w:rPr>
            </w:pPr>
            <w:r w:rsidRPr="008611B7">
              <w:rPr>
                <w:rFonts w:cstheme="minorHAnsi"/>
              </w:rPr>
              <w:t>0.356</w:t>
            </w:r>
          </w:p>
        </w:tc>
        <w:tc>
          <w:tcPr>
            <w:tcW w:w="1559" w:type="dxa"/>
            <w:vAlign w:val="center"/>
          </w:tcPr>
          <w:p w14:paraId="33AE87FB" w14:textId="45AF2142" w:rsidR="00863B26" w:rsidRPr="008611B7" w:rsidRDefault="008611B7" w:rsidP="00812177">
            <w:pPr>
              <w:spacing w:line="276" w:lineRule="auto"/>
              <w:jc w:val="center"/>
              <w:rPr>
                <w:rFonts w:ascii="Calibri" w:hAnsi="Calibri" w:cs="Calibri"/>
                <w:color w:val="000000"/>
              </w:rPr>
            </w:pPr>
            <w:r w:rsidRPr="008611B7">
              <w:rPr>
                <w:rFonts w:cstheme="minorHAnsi"/>
              </w:rPr>
              <w:t>0.349</w:t>
            </w:r>
          </w:p>
        </w:tc>
        <w:tc>
          <w:tcPr>
            <w:tcW w:w="1701" w:type="dxa"/>
            <w:vAlign w:val="center"/>
          </w:tcPr>
          <w:p w14:paraId="1CAF60AC" w14:textId="3A57FC0E" w:rsidR="00863B26" w:rsidRPr="008611B7" w:rsidRDefault="008611B7" w:rsidP="00812177">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4CFC0C51" w14:textId="00418163" w:rsidR="00863B26" w:rsidRDefault="00863B26" w:rsidP="00863B26">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36EB859D" w14:textId="77777777" w:rsidR="00863B26" w:rsidRDefault="00863B26" w:rsidP="002E41AE">
      <w:pPr>
        <w:pStyle w:val="NoSpacing"/>
        <w:spacing w:line="360" w:lineRule="auto"/>
        <w:jc w:val="both"/>
        <w:rPr>
          <w:rFonts w:eastAsiaTheme="minorEastAsia"/>
          <w:b/>
          <w:iCs/>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09AFA366" w:rsidR="009542A4" w:rsidRDefault="009542A4" w:rsidP="00410929">
      <w:pPr>
        <w:pStyle w:val="NoSpacing"/>
        <w:rPr>
          <w:b/>
          <w:bCs/>
          <w:u w:val="single"/>
        </w:rPr>
      </w:pPr>
    </w:p>
    <w:p w14:paraId="321C38ED" w14:textId="7FC0B0C3" w:rsidR="008611B7" w:rsidRDefault="008611B7" w:rsidP="00410929">
      <w:pPr>
        <w:pStyle w:val="NoSpacing"/>
        <w:rPr>
          <w:b/>
          <w:bCs/>
          <w:u w:val="single"/>
        </w:rPr>
      </w:pPr>
    </w:p>
    <w:p w14:paraId="1E4A32C9" w14:textId="1F8B0BEF" w:rsidR="008611B7" w:rsidRDefault="008611B7" w:rsidP="00410929">
      <w:pPr>
        <w:pStyle w:val="NoSpacing"/>
        <w:rPr>
          <w:b/>
          <w:bCs/>
          <w:u w:val="single"/>
        </w:rPr>
      </w:pPr>
    </w:p>
    <w:p w14:paraId="34558B2B" w14:textId="50C8C511" w:rsidR="008611B7" w:rsidRDefault="008611B7" w:rsidP="00410929">
      <w:pPr>
        <w:pStyle w:val="NoSpacing"/>
        <w:rPr>
          <w:b/>
          <w:bCs/>
          <w:u w:val="single"/>
        </w:rPr>
      </w:pPr>
    </w:p>
    <w:p w14:paraId="413CEBDA" w14:textId="5930D965" w:rsidR="008611B7" w:rsidRDefault="008611B7" w:rsidP="00410929">
      <w:pPr>
        <w:pStyle w:val="NoSpacing"/>
        <w:rPr>
          <w:b/>
          <w:bCs/>
          <w:u w:val="single"/>
        </w:rPr>
      </w:pPr>
    </w:p>
    <w:p w14:paraId="4210D14E" w14:textId="1A3A8078" w:rsidR="008611B7" w:rsidRDefault="008611B7" w:rsidP="00410929">
      <w:pPr>
        <w:pStyle w:val="NoSpacing"/>
        <w:rPr>
          <w:b/>
          <w:bCs/>
          <w:u w:val="single"/>
        </w:rPr>
      </w:pPr>
    </w:p>
    <w:p w14:paraId="515F3AFB" w14:textId="4D66A2A6" w:rsidR="008611B7" w:rsidRDefault="008611B7" w:rsidP="00410929">
      <w:pPr>
        <w:pStyle w:val="NoSpacing"/>
        <w:rPr>
          <w:b/>
          <w:bCs/>
          <w:u w:val="single"/>
        </w:rPr>
      </w:pPr>
    </w:p>
    <w:p w14:paraId="757A909F" w14:textId="7A0B0730" w:rsidR="008611B7" w:rsidRDefault="008611B7" w:rsidP="00410929">
      <w:pPr>
        <w:pStyle w:val="NoSpacing"/>
        <w:rPr>
          <w:b/>
          <w:bCs/>
          <w:u w:val="single"/>
        </w:rPr>
      </w:pPr>
    </w:p>
    <w:p w14:paraId="141FBE24" w14:textId="20CE2EBE" w:rsidR="008611B7" w:rsidRDefault="008611B7" w:rsidP="00410929">
      <w:pPr>
        <w:pStyle w:val="NoSpacing"/>
        <w:rPr>
          <w:b/>
          <w:bCs/>
          <w:u w:val="single"/>
        </w:rPr>
      </w:pPr>
    </w:p>
    <w:p w14:paraId="20E3E353" w14:textId="6194B8BF" w:rsidR="008611B7" w:rsidRDefault="008611B7" w:rsidP="00410929">
      <w:pPr>
        <w:pStyle w:val="NoSpacing"/>
        <w:rPr>
          <w:b/>
          <w:bCs/>
          <w:u w:val="single"/>
        </w:rPr>
      </w:pPr>
    </w:p>
    <w:p w14:paraId="2180702C" w14:textId="575C1A54" w:rsidR="008611B7" w:rsidRDefault="008611B7" w:rsidP="00410929">
      <w:pPr>
        <w:pStyle w:val="NoSpacing"/>
        <w:rPr>
          <w:b/>
          <w:bCs/>
          <w:u w:val="single"/>
        </w:rPr>
      </w:pPr>
    </w:p>
    <w:p w14:paraId="036AFA43" w14:textId="3A0F857A" w:rsidR="008611B7" w:rsidRDefault="008611B7" w:rsidP="00410929">
      <w:pPr>
        <w:pStyle w:val="NoSpacing"/>
        <w:rPr>
          <w:b/>
          <w:bCs/>
          <w:u w:val="single"/>
        </w:rPr>
      </w:pPr>
    </w:p>
    <w:p w14:paraId="00806873" w14:textId="5933B00F" w:rsidR="008611B7" w:rsidRDefault="008611B7" w:rsidP="00410929">
      <w:pPr>
        <w:pStyle w:val="NoSpacing"/>
        <w:rPr>
          <w:b/>
          <w:bCs/>
          <w:u w:val="single"/>
        </w:rPr>
      </w:pPr>
    </w:p>
    <w:p w14:paraId="2EF616B4" w14:textId="31D1C1DF" w:rsidR="008611B7" w:rsidRDefault="008611B7" w:rsidP="00410929">
      <w:pPr>
        <w:pStyle w:val="NoSpacing"/>
        <w:rPr>
          <w:b/>
          <w:bCs/>
          <w:u w:val="single"/>
        </w:rPr>
      </w:pPr>
    </w:p>
    <w:p w14:paraId="5707509E" w14:textId="4EAC979D" w:rsidR="008611B7" w:rsidRDefault="008611B7" w:rsidP="00410929">
      <w:pPr>
        <w:pStyle w:val="NoSpacing"/>
        <w:rPr>
          <w:b/>
          <w:bCs/>
          <w:u w:val="single"/>
        </w:rPr>
      </w:pPr>
    </w:p>
    <w:p w14:paraId="4E41302F" w14:textId="35E26639" w:rsidR="008611B7" w:rsidRDefault="008611B7" w:rsidP="00410929">
      <w:pPr>
        <w:pStyle w:val="NoSpacing"/>
        <w:rPr>
          <w:b/>
          <w:bCs/>
          <w:u w:val="single"/>
        </w:rPr>
      </w:pPr>
    </w:p>
    <w:p w14:paraId="497868CE" w14:textId="2B598758" w:rsidR="008611B7" w:rsidRDefault="008611B7" w:rsidP="00410929">
      <w:pPr>
        <w:pStyle w:val="NoSpacing"/>
        <w:rPr>
          <w:b/>
          <w:bCs/>
          <w:u w:val="single"/>
        </w:rPr>
      </w:pPr>
    </w:p>
    <w:p w14:paraId="24AA1303" w14:textId="2BA81DFA" w:rsidR="008611B7" w:rsidRDefault="008611B7" w:rsidP="00410929">
      <w:pPr>
        <w:pStyle w:val="NoSpacing"/>
        <w:rPr>
          <w:b/>
          <w:bCs/>
          <w:u w:val="single"/>
        </w:rPr>
      </w:pPr>
    </w:p>
    <w:p w14:paraId="6B92C906" w14:textId="7936D6C6" w:rsidR="008611B7" w:rsidRDefault="008611B7" w:rsidP="00410929">
      <w:pPr>
        <w:pStyle w:val="NoSpacing"/>
        <w:rPr>
          <w:b/>
          <w:bCs/>
          <w:u w:val="single"/>
        </w:rPr>
      </w:pPr>
    </w:p>
    <w:p w14:paraId="47DA63D6" w14:textId="2034F6F7" w:rsidR="008611B7" w:rsidRDefault="008611B7" w:rsidP="00410929">
      <w:pPr>
        <w:pStyle w:val="NoSpacing"/>
        <w:rPr>
          <w:b/>
          <w:bCs/>
          <w:u w:val="single"/>
        </w:rPr>
      </w:pPr>
    </w:p>
    <w:p w14:paraId="2AF31CA0" w14:textId="4B9DF71F" w:rsidR="008611B7" w:rsidRDefault="008611B7" w:rsidP="00410929">
      <w:pPr>
        <w:pStyle w:val="NoSpacing"/>
        <w:rPr>
          <w:b/>
          <w:bCs/>
          <w:u w:val="single"/>
        </w:rPr>
      </w:pPr>
    </w:p>
    <w:p w14:paraId="061E47AB" w14:textId="52B011B5" w:rsidR="008611B7" w:rsidRDefault="008611B7" w:rsidP="00410929">
      <w:pPr>
        <w:pStyle w:val="NoSpacing"/>
        <w:rPr>
          <w:b/>
          <w:bCs/>
          <w:u w:val="single"/>
        </w:rPr>
      </w:pPr>
    </w:p>
    <w:p w14:paraId="47A43B7F" w14:textId="028B62D0" w:rsidR="008611B7" w:rsidRDefault="008611B7" w:rsidP="00410929">
      <w:pPr>
        <w:pStyle w:val="NoSpacing"/>
        <w:rPr>
          <w:b/>
          <w:bCs/>
          <w:u w:val="single"/>
        </w:rPr>
      </w:pPr>
    </w:p>
    <w:p w14:paraId="385A79B7" w14:textId="01FC2526" w:rsidR="008611B7" w:rsidRDefault="008611B7" w:rsidP="00410929">
      <w:pPr>
        <w:pStyle w:val="NoSpacing"/>
        <w:rPr>
          <w:b/>
          <w:bCs/>
          <w:u w:val="single"/>
        </w:rPr>
      </w:pPr>
    </w:p>
    <w:p w14:paraId="4129C7BF" w14:textId="7AE0B2EB" w:rsidR="008611B7" w:rsidRDefault="008611B7" w:rsidP="00410929">
      <w:pPr>
        <w:pStyle w:val="NoSpacing"/>
        <w:rPr>
          <w:b/>
          <w:bCs/>
          <w:u w:val="single"/>
        </w:rPr>
      </w:pPr>
    </w:p>
    <w:p w14:paraId="193CCB9F" w14:textId="4C5C5C1E" w:rsidR="008611B7" w:rsidRDefault="008611B7" w:rsidP="00410929">
      <w:pPr>
        <w:pStyle w:val="NoSpacing"/>
        <w:rPr>
          <w:b/>
          <w:bCs/>
          <w:u w:val="single"/>
        </w:rPr>
      </w:pPr>
    </w:p>
    <w:p w14:paraId="0E46BE12" w14:textId="77777777" w:rsidR="008611B7" w:rsidRDefault="008611B7"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70D16FD6" w:rsidR="00797017" w:rsidRPr="009542A4" w:rsidRDefault="00AF670D" w:rsidP="006B360A">
      <w:pPr>
        <w:pStyle w:val="NoSpacing"/>
        <w:spacing w:line="360" w:lineRule="auto"/>
        <w:jc w:val="both"/>
        <w:rPr>
          <w:b/>
          <w:bCs/>
        </w:rPr>
      </w:pPr>
      <w:r>
        <w:rPr>
          <w:b/>
          <w:bCs/>
        </w:rPr>
        <w:t>Figure S</w:t>
      </w:r>
      <w:r w:rsidR="0022078F">
        <w:rPr>
          <w:b/>
          <w:bCs/>
        </w:rPr>
        <w:t>8</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2F9BE81C" w:rsidR="009542A4" w:rsidRPr="009542A4" w:rsidRDefault="009542A4" w:rsidP="006B360A">
      <w:pPr>
        <w:pStyle w:val="NoSpacing"/>
        <w:spacing w:line="360" w:lineRule="auto"/>
        <w:jc w:val="both"/>
        <w:rPr>
          <w:b/>
          <w:bCs/>
        </w:rPr>
      </w:pPr>
      <w:r w:rsidRPr="009542A4">
        <w:rPr>
          <w:b/>
          <w:bCs/>
        </w:rPr>
        <w:t>Figure S</w:t>
      </w:r>
      <w:r w:rsidR="0022078F">
        <w:rPr>
          <w:b/>
          <w:bCs/>
        </w:rPr>
        <w:t>9</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DD67EE6" w:rsidR="009542A4" w:rsidRPr="009542A4" w:rsidRDefault="009542A4" w:rsidP="006B360A">
      <w:pPr>
        <w:pStyle w:val="NoSpacing"/>
        <w:spacing w:line="360" w:lineRule="auto"/>
        <w:jc w:val="both"/>
        <w:rPr>
          <w:b/>
          <w:bCs/>
        </w:rPr>
      </w:pPr>
      <w:r w:rsidRPr="009542A4">
        <w:rPr>
          <w:b/>
          <w:bCs/>
        </w:rPr>
        <w:t>Figure S</w:t>
      </w:r>
      <w:r w:rsidR="0022078F">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0C56C8A4" w:rsidR="009542A4" w:rsidRPr="009542A4" w:rsidRDefault="009542A4" w:rsidP="006B360A">
      <w:pPr>
        <w:pStyle w:val="NoSpacing"/>
        <w:spacing w:line="360" w:lineRule="auto"/>
        <w:jc w:val="both"/>
        <w:rPr>
          <w:b/>
          <w:bCs/>
        </w:rPr>
      </w:pPr>
      <w:r w:rsidRPr="009542A4">
        <w:rPr>
          <w:b/>
          <w:bCs/>
        </w:rPr>
        <w:t>Figure S</w:t>
      </w:r>
      <w:r w:rsidR="00E33518">
        <w:rPr>
          <w:b/>
          <w:bCs/>
        </w:rPr>
        <w:t>1</w:t>
      </w:r>
      <w:r w:rsidR="0022078F">
        <w:rPr>
          <w:b/>
          <w:bCs/>
        </w:rPr>
        <w:t>1</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7C3EE31D"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w:t>
      </w:r>
      <w:r w:rsidR="0022078F">
        <w:rPr>
          <w:rFonts w:cstheme="minorHAnsi"/>
          <w:b/>
        </w:rPr>
        <w:t>2</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5AAE60B8"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22078F">
        <w:rPr>
          <w:rFonts w:cstheme="minorHAnsi"/>
          <w:b/>
        </w:rPr>
        <w:t>3</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081ACD96"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22078F">
        <w:rPr>
          <w:rFonts w:cstheme="minorHAnsi"/>
          <w:b/>
        </w:rPr>
        <w:t>4</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4A80F8F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22078F">
        <w:rPr>
          <w:rFonts w:cstheme="minorHAnsi"/>
          <w:b/>
        </w:rPr>
        <w:t>5</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6D3004CE"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22078F" w:rsidRPr="00812177">
        <w:rPr>
          <w:rFonts w:cstheme="minorHAnsi"/>
          <w:b/>
          <w:bCs/>
        </w:rPr>
        <w:t>6</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313C6DD7" w:rsidR="00EA2C83" w:rsidRDefault="00EA2C83" w:rsidP="00EA2C83">
      <w:pPr>
        <w:pStyle w:val="NoSpacing"/>
        <w:spacing w:line="360" w:lineRule="auto"/>
        <w:jc w:val="both"/>
        <w:rPr>
          <w:rFonts w:cstheme="minorHAnsi"/>
          <w:bCs/>
        </w:rPr>
      </w:pPr>
      <w:r w:rsidRPr="00812177">
        <w:rPr>
          <w:rFonts w:cstheme="minorHAnsi"/>
          <w:b/>
          <w:bCs/>
        </w:rPr>
        <w:t>Figure S1</w:t>
      </w:r>
      <w:r>
        <w:rPr>
          <w:rFonts w:cstheme="minorHAnsi"/>
          <w:b/>
          <w:bCs/>
        </w:rPr>
        <w:t>7</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bookmarkStart w:id="2" w:name="_GoBack"/>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bookmarkEnd w:id="2"/>
    </w:p>
    <w:p w14:paraId="1D6F987F" w14:textId="22E2DA4E" w:rsidR="0022078F" w:rsidRPr="00D67AE7" w:rsidRDefault="0022078F" w:rsidP="0022078F">
      <w:pPr>
        <w:pStyle w:val="NoSpacing"/>
        <w:spacing w:line="360" w:lineRule="auto"/>
        <w:jc w:val="both"/>
        <w:rPr>
          <w:rFonts w:cstheme="minorHAnsi"/>
          <w:b/>
        </w:rPr>
      </w:pPr>
      <w:bookmarkStart w:id="3" w:name="_Hlk55379253"/>
      <w:r w:rsidRPr="00D67AE7">
        <w:rPr>
          <w:rFonts w:cstheme="minorHAnsi"/>
          <w:b/>
        </w:rPr>
        <w:t xml:space="preserve">Figure </w:t>
      </w:r>
      <w:r w:rsidR="00EA2C83">
        <w:rPr>
          <w:rFonts w:cstheme="minorHAnsi"/>
          <w:b/>
        </w:rPr>
        <w:t>S18</w:t>
      </w:r>
      <w:r>
        <w:rPr>
          <w:rFonts w:cstheme="minorHAnsi"/>
          <w:b/>
        </w:rPr>
        <w:t>.</w:t>
      </w:r>
      <w:r w:rsidRPr="00D67AE7">
        <w:rPr>
          <w:rFonts w:cstheme="minorHAnsi"/>
          <w:b/>
        </w:rPr>
        <w:t xml:space="preserve"> Fourier amplitude senstivity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3"/>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77D229CE" w14:textId="77777777" w:rsidR="00863B26" w:rsidRPr="00863B26" w:rsidRDefault="00CB72E8" w:rsidP="00863B26">
      <w:pPr>
        <w:pStyle w:val="EndNoteBibliography"/>
        <w:spacing w:after="0"/>
      </w:pPr>
      <w:r>
        <w:fldChar w:fldCharType="begin"/>
      </w:r>
      <w:r>
        <w:instrText xml:space="preserve"> ADDIN EN.REFLIST </w:instrText>
      </w:r>
      <w:r>
        <w:fldChar w:fldCharType="separate"/>
      </w:r>
      <w:r w:rsidR="00863B26" w:rsidRPr="00863B26">
        <w:t>1.</w:t>
      </w:r>
      <w:r w:rsidR="00863B26" w:rsidRPr="00863B26">
        <w:tab/>
        <w:t>European Medicines Agency ESoVAC. Sales of veterinary antimicrobial agents in 31 European countries in 2014. European Medicines Agency; 2016.</w:t>
      </w:r>
    </w:p>
    <w:p w14:paraId="4AAD14B2" w14:textId="77777777" w:rsidR="00863B26" w:rsidRPr="00863B26" w:rsidRDefault="00863B26" w:rsidP="00863B26">
      <w:pPr>
        <w:pStyle w:val="EndNoteBibliography"/>
        <w:spacing w:after="0"/>
      </w:pPr>
      <w:r w:rsidRPr="00863B26">
        <w:t>2.</w:t>
      </w:r>
      <w:r w:rsidRPr="00863B26">
        <w:tab/>
        <w:t>European Medicines Agency ESoVAC. Sales of veterinary antimicrobial agents in 31 European countries in 2015. European Medicines Agency; 2017.</w:t>
      </w:r>
    </w:p>
    <w:p w14:paraId="2A2B5E01" w14:textId="77777777" w:rsidR="00863B26" w:rsidRPr="00863B26" w:rsidRDefault="00863B26" w:rsidP="00863B26">
      <w:pPr>
        <w:pStyle w:val="EndNoteBibliography"/>
        <w:spacing w:after="0"/>
      </w:pPr>
      <w:r w:rsidRPr="00863B26">
        <w:t>3.</w:t>
      </w:r>
      <w:r w:rsidRPr="00863B26">
        <w:tab/>
        <w:t>European Medicines Agency ESoVAC. Sales of veterinary antimicrobial agents in 31 European countries in 2016. European Medicines Agency; 2018.</w:t>
      </w:r>
    </w:p>
    <w:p w14:paraId="63F6E1C2" w14:textId="77777777" w:rsidR="00863B26" w:rsidRPr="00863B26" w:rsidRDefault="00863B26" w:rsidP="00863B26">
      <w:pPr>
        <w:pStyle w:val="EndNoteBibliography"/>
        <w:spacing w:after="0"/>
      </w:pPr>
      <w:r w:rsidRPr="00863B26">
        <w:t>4.</w:t>
      </w:r>
      <w:r w:rsidRPr="00863B26">
        <w:tab/>
        <w:t>European Medicines Agency ESoVAC. Sales of veterinary antimicrobial agents in 31 European countries in 2017. European Medicines Agency; 2019.</w:t>
      </w:r>
    </w:p>
    <w:p w14:paraId="56E70534" w14:textId="77777777" w:rsidR="00863B26" w:rsidRPr="00863B26" w:rsidRDefault="00863B26" w:rsidP="00863B26">
      <w:pPr>
        <w:pStyle w:val="EndNoteBibliography"/>
        <w:spacing w:after="0"/>
      </w:pPr>
      <w:r w:rsidRPr="00863B26">
        <w:t>5.</w:t>
      </w:r>
      <w:r w:rsidRPr="00863B26">
        <w:tab/>
        <w:t>European Medicines Agency ESoVAC. Sales of veterinary antimicrobial agents in 31 European countries in 2018. European Medicines Agency; 2020.</w:t>
      </w:r>
    </w:p>
    <w:p w14:paraId="540536D2" w14:textId="77777777" w:rsidR="00863B26" w:rsidRPr="00863B26" w:rsidRDefault="00863B26" w:rsidP="00863B26">
      <w:pPr>
        <w:pStyle w:val="EndNoteBibliography"/>
        <w:spacing w:after="0"/>
      </w:pPr>
      <w:r w:rsidRPr="00863B26">
        <w:t>6.</w:t>
      </w:r>
      <w:r w:rsidRPr="00863B26">
        <w:tab/>
        <w:t>Control ECfDPa. Salmonellosis - Annual Epidemiological Report for 2017. Stockholm: ECDC; 2020.</w:t>
      </w:r>
    </w:p>
    <w:p w14:paraId="7A40A5CD" w14:textId="77777777" w:rsidR="00863B26" w:rsidRPr="00863B26" w:rsidRDefault="00863B26" w:rsidP="00863B26">
      <w:pPr>
        <w:pStyle w:val="EndNoteBibliography"/>
        <w:spacing w:after="0"/>
      </w:pPr>
      <w:r w:rsidRPr="00863B26">
        <w:t>7.</w:t>
      </w:r>
      <w:r w:rsidRPr="00863B26">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8B07398" w14:textId="77777777" w:rsidR="00863B26" w:rsidRPr="00863B26" w:rsidRDefault="00863B26" w:rsidP="00863B26">
      <w:pPr>
        <w:pStyle w:val="EndNoteBibliography"/>
        <w:spacing w:after="0"/>
      </w:pPr>
      <w:r w:rsidRPr="00863B26">
        <w:t>8.</w:t>
      </w:r>
      <w:r w:rsidRPr="00863B26">
        <w:tab/>
        <w:t>Authority EFS, Prevention ECfD, Control. The European Union summary report on antimicrobial resistance in zoonotic and indicator bacteria from humans, animals and food in 2014. EFSA journal. 2016;14(2):4380.</w:t>
      </w:r>
    </w:p>
    <w:p w14:paraId="6068FFC9" w14:textId="77777777" w:rsidR="00863B26" w:rsidRPr="00863B26" w:rsidRDefault="00863B26" w:rsidP="00863B26">
      <w:pPr>
        <w:pStyle w:val="EndNoteBibliography"/>
        <w:spacing w:after="0"/>
      </w:pPr>
      <w:r w:rsidRPr="00863B26">
        <w:t>9.</w:t>
      </w:r>
      <w:r w:rsidRPr="00863B26">
        <w:tab/>
        <w:t>Authority EFS, Prevention ECfD, Control. The European Union summary report on antimicrobial resistance in zoonotic and indicator bacteria from humans, animals and food in 2015. EFSA Journal. 2017;15(2):e04694.</w:t>
      </w:r>
    </w:p>
    <w:p w14:paraId="07820835" w14:textId="77777777" w:rsidR="00863B26" w:rsidRPr="00863B26" w:rsidRDefault="00863B26" w:rsidP="00863B26">
      <w:pPr>
        <w:pStyle w:val="EndNoteBibliography"/>
        <w:spacing w:after="0"/>
      </w:pPr>
      <w:r w:rsidRPr="00863B26">
        <w:t>10.</w:t>
      </w:r>
      <w:r w:rsidRPr="00863B26">
        <w:tab/>
        <w:t>Authority EFS, Prevention ECfD, Control. The European Union summary report on antimicrobial resistance in zoonotic and indicator bacteria from humans, animals and food in 2016. EFSA Journal. 2018;16(2):e05182.</w:t>
      </w:r>
    </w:p>
    <w:p w14:paraId="6025E66A" w14:textId="77777777" w:rsidR="00863B26" w:rsidRPr="00863B26" w:rsidRDefault="00863B26" w:rsidP="00863B26">
      <w:pPr>
        <w:pStyle w:val="EndNoteBibliography"/>
        <w:spacing w:after="0"/>
      </w:pPr>
      <w:r w:rsidRPr="00863B26">
        <w:t>11.</w:t>
      </w:r>
      <w:r w:rsidRPr="00863B26">
        <w:tab/>
        <w:t>Authority EFS, Prevention ECfD, Control. The European Union summary report on antimicrobial resistance in zoonotic and indicator bacteria from humans, animals and food in 2017. EFSA Journal. 2019;17(2):e05598.</w:t>
      </w:r>
    </w:p>
    <w:p w14:paraId="0CAD4002" w14:textId="77777777" w:rsidR="00863B26" w:rsidRPr="00863B26" w:rsidRDefault="00863B26" w:rsidP="00863B26">
      <w:pPr>
        <w:pStyle w:val="EndNoteBibliography"/>
        <w:spacing w:after="0"/>
      </w:pPr>
      <w:r w:rsidRPr="00863B26">
        <w:t>12.</w:t>
      </w:r>
      <w:r w:rsidRPr="00863B26">
        <w:tab/>
        <w:t>Authority EFS, Prevention ECfD, Control. The European Union Summary Report on Antimicrobial Resistance in zoonotic and indicator bacteria from humans, animals and food in 2017/2018. EFSA Journal. 2020;18(3):e06007.</w:t>
      </w:r>
    </w:p>
    <w:p w14:paraId="61BD53FA" w14:textId="77777777" w:rsidR="00863B26" w:rsidRPr="00863B26" w:rsidRDefault="00863B26" w:rsidP="00863B26">
      <w:pPr>
        <w:pStyle w:val="EndNoteBibliography"/>
        <w:spacing w:after="0"/>
      </w:pPr>
      <w:r w:rsidRPr="00863B26">
        <w:t>13.</w:t>
      </w:r>
      <w:r w:rsidRPr="00863B26">
        <w:tab/>
        <w:t>Authority EFS. The European Union Summary Report on Antimicrobial Resistance in zoonotic and indicator bacteria from humans, animals and food in 2018/2019. EFSA Journal. 2021;19(4).</w:t>
      </w:r>
    </w:p>
    <w:p w14:paraId="486BB541" w14:textId="5C19992B" w:rsidR="00863B26" w:rsidRPr="00863B26" w:rsidRDefault="00863B26" w:rsidP="00863B26">
      <w:pPr>
        <w:pStyle w:val="EndNoteBibliography"/>
        <w:spacing w:after="0"/>
      </w:pPr>
      <w:r w:rsidRPr="00863B26">
        <w:t>14.</w:t>
      </w:r>
      <w:r w:rsidRPr="00863B26">
        <w:tab/>
        <w:t xml:space="preserve">Eurostat. Population and population change statistics: European Commission; 2021 [updated 05/07/2021. Available from: </w:t>
      </w:r>
      <w:hyperlink r:id="rId26" w:anchor="EU_population_shows_a_slight_decrease_in_2020" w:history="1">
        <w:r w:rsidRPr="00863B26">
          <w:rPr>
            <w:rStyle w:val="Hyperlink"/>
          </w:rPr>
          <w:t>https://ec.europa.eu/eurostat/statistics-explained/index.php?title=Population_and_population_change_statistics#EU_population_shows_a_slight_decrease_in_2020</w:t>
        </w:r>
      </w:hyperlink>
      <w:r w:rsidRPr="00863B26">
        <w:t>.</w:t>
      </w:r>
    </w:p>
    <w:p w14:paraId="3653B55A" w14:textId="77777777" w:rsidR="00863B26" w:rsidRPr="00863B26" w:rsidRDefault="00863B26" w:rsidP="00863B26">
      <w:pPr>
        <w:pStyle w:val="EndNoteBibliography"/>
        <w:spacing w:after="0"/>
      </w:pPr>
      <w:r w:rsidRPr="00863B26">
        <w:t>15.</w:t>
      </w:r>
      <w:r w:rsidRPr="00863B26">
        <w:tab/>
        <w:t>Saltelli A, Bolado R. An alternative way to compute Fourier amplitude sensitivity test (FAST). Computational Statistics &amp; Data Analysis. 1998;26(4):445-60.</w:t>
      </w:r>
    </w:p>
    <w:p w14:paraId="2DCCD659" w14:textId="77777777" w:rsidR="00863B26" w:rsidRPr="00863B26" w:rsidRDefault="00863B26" w:rsidP="00863B26">
      <w:pPr>
        <w:pStyle w:val="EndNoteBibliography"/>
        <w:spacing w:after="0"/>
      </w:pPr>
      <w:r w:rsidRPr="00863B26">
        <w:t>16.</w:t>
      </w:r>
      <w:r w:rsidRPr="00863B26">
        <w:tab/>
        <w:t>Toni T, Welch D, Strelkowa N, Ipsen A, Stumpf MP. Approximate Bayesian computation scheme for parameter inference and model selection in dynamical systems. J R Soc Interface. 2009;6(31):187-202.</w:t>
      </w:r>
    </w:p>
    <w:p w14:paraId="2BC3369F" w14:textId="77777777" w:rsidR="00863B26" w:rsidRPr="00863B26" w:rsidRDefault="00863B26" w:rsidP="00863B26">
      <w:pPr>
        <w:pStyle w:val="EndNoteBibliography"/>
        <w:spacing w:after="0"/>
      </w:pPr>
      <w:r w:rsidRPr="00863B26">
        <w:t>17.</w:t>
      </w:r>
      <w:r w:rsidRPr="00863B26">
        <w:tab/>
        <w:t>Kass RE, Raftery AE. Bayes factors. Journal of the american statistical association. 1995;90(430):773-95.</w:t>
      </w:r>
    </w:p>
    <w:p w14:paraId="2C3A1C49" w14:textId="77777777" w:rsidR="00863B26" w:rsidRPr="00863B26" w:rsidRDefault="00863B26" w:rsidP="00863B26">
      <w:pPr>
        <w:pStyle w:val="EndNoteBibliography"/>
        <w:spacing w:after="0"/>
      </w:pPr>
      <w:r w:rsidRPr="00863B26">
        <w:t>18.</w:t>
      </w:r>
      <w:r w:rsidRPr="00863B26">
        <w:tab/>
        <w:t>Soetaert K, Herman PM. A practical guide to ecological modelling: using R as a simulation platform: Springer; 2009.</w:t>
      </w:r>
    </w:p>
    <w:p w14:paraId="389C86FA" w14:textId="77777777" w:rsidR="00863B26" w:rsidRPr="00863B26" w:rsidRDefault="00863B26" w:rsidP="00863B26">
      <w:pPr>
        <w:pStyle w:val="EndNoteBibliography"/>
        <w:spacing w:after="0"/>
      </w:pPr>
      <w:r w:rsidRPr="00863B26">
        <w:t>19.</w:t>
      </w:r>
      <w:r w:rsidRPr="00863B26">
        <w:tab/>
        <w:t xml:space="preserve">Bertrand Iooss AJ, Gilles Pujol, with contributions from Khalid Boumhaout, Sebastien Da Veiga, Thibault Delage, Jana Fruth, Laurent Gilquin, Joseph Guillaume, Loic Le Gratiet, Paul Lemaitre, </w:t>
      </w:r>
      <w:r w:rsidRPr="00863B26">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F7A0BA2" w14:textId="77777777" w:rsidR="00863B26" w:rsidRPr="00863B26" w:rsidRDefault="00863B26" w:rsidP="00863B26">
      <w:pPr>
        <w:pStyle w:val="EndNoteBibliography"/>
        <w:spacing w:after="0"/>
      </w:pPr>
      <w:r w:rsidRPr="00863B26">
        <w:t>20.</w:t>
      </w:r>
      <w:r w:rsidRPr="00863B26">
        <w:tab/>
        <w:t>Stefan Wilhelm MBG. tmvtnorm: Truncated Multivariate Normal and Student t Distribution. 1.4-10 ed2015.</w:t>
      </w:r>
    </w:p>
    <w:p w14:paraId="7CD4C352" w14:textId="77777777" w:rsidR="00863B26" w:rsidRPr="00863B26" w:rsidRDefault="00863B26" w:rsidP="00863B26">
      <w:pPr>
        <w:pStyle w:val="EndNoteBibliography"/>
        <w:spacing w:after="0"/>
      </w:pPr>
      <w:r w:rsidRPr="00863B26">
        <w:t>21.</w:t>
      </w:r>
      <w:r w:rsidRPr="00863B26">
        <w:tab/>
        <w:t>Makowski D, Ben-Shachar MS, Lüdecke D. bayestestR: Describing effects and their uncertainty, existence and significance within the Bayesian framework. Journal of Open Source Software. 2019;4(40):1541.</w:t>
      </w:r>
    </w:p>
    <w:p w14:paraId="6A77C9F2" w14:textId="77777777" w:rsidR="00863B26" w:rsidRPr="00863B26" w:rsidRDefault="00863B26" w:rsidP="00863B26">
      <w:pPr>
        <w:pStyle w:val="EndNoteBibliography"/>
        <w:spacing w:after="0"/>
      </w:pPr>
      <w:r w:rsidRPr="00863B26">
        <w:t>22.</w:t>
      </w:r>
      <w:r w:rsidRPr="00863B26">
        <w:tab/>
        <w:t>Wickham H. Elegant graphics for data analysis. Media. 2009;35(211):10.1007.</w:t>
      </w:r>
    </w:p>
    <w:p w14:paraId="4562108B" w14:textId="77777777" w:rsidR="00863B26" w:rsidRPr="00863B26" w:rsidRDefault="00863B26" w:rsidP="00863B26">
      <w:pPr>
        <w:pStyle w:val="EndNoteBibliography"/>
        <w:spacing w:after="0"/>
      </w:pPr>
      <w:r w:rsidRPr="00863B26">
        <w:t>23.</w:t>
      </w:r>
      <w:r w:rsidRPr="00863B26">
        <w:tab/>
        <w:t>Campitelli E. metR: Tools for easier analysis of meteorological fields. 2020.</w:t>
      </w:r>
    </w:p>
    <w:p w14:paraId="45D03CB9" w14:textId="77777777" w:rsidR="00863B26" w:rsidRPr="00863B26" w:rsidRDefault="00863B26" w:rsidP="00863B26">
      <w:pPr>
        <w:pStyle w:val="EndNoteBibliography"/>
      </w:pPr>
      <w:r w:rsidRPr="00863B26">
        <w:t>24.</w:t>
      </w:r>
      <w:r w:rsidRPr="00863B26">
        <w:tab/>
        <w:t>Kassambara A. Package ‘ggpubr’. 0.4.0 ed2020. p. abou</w:t>
      </w:r>
    </w:p>
    <w:p w14:paraId="523D8071" w14:textId="77777777" w:rsidR="00863B26" w:rsidRPr="00863B26" w:rsidRDefault="00863B26" w:rsidP="00863B26">
      <w:pPr>
        <w:pStyle w:val="EndNoteBibliography"/>
        <w:spacing w:after="0"/>
      </w:pPr>
    </w:p>
    <w:p w14:paraId="0349BC7C" w14:textId="77777777" w:rsidR="00863B26" w:rsidRPr="00863B26" w:rsidRDefault="00863B26" w:rsidP="00863B26">
      <w:pPr>
        <w:pStyle w:val="EndNoteBibliography"/>
        <w:spacing w:after="0"/>
      </w:pPr>
      <w:r w:rsidRPr="00863B26">
        <w:t>25.</w:t>
      </w:r>
      <w:r w:rsidRPr="00863B26">
        <w:tab/>
        <w:t>Baptiste Auguie AA. gridExtra: Miscellaneous Functions for "Grid" Graphics. 2.3 ed2017.</w:t>
      </w:r>
    </w:p>
    <w:p w14:paraId="64853757" w14:textId="77777777" w:rsidR="00863B26" w:rsidRPr="00863B26" w:rsidRDefault="00863B26" w:rsidP="00863B26">
      <w:pPr>
        <w:pStyle w:val="EndNoteBibliography"/>
        <w:spacing w:after="0"/>
      </w:pPr>
      <w:r w:rsidRPr="00863B26">
        <w:t>26.</w:t>
      </w:r>
      <w:r w:rsidRPr="00863B26">
        <w:tab/>
        <w:t>Nair S, Farzan A, O'Sullivan TL, Friendship RM. Time course of Salmonella shedding and antibody response in naturally infected pigs during grower-finisher stage. Can J Vet Res. 2018;82(2):139-45.</w:t>
      </w:r>
    </w:p>
    <w:p w14:paraId="44EC21C6" w14:textId="23CC8F95" w:rsidR="00863B26" w:rsidRPr="00863B26" w:rsidRDefault="00863B26" w:rsidP="00863B26">
      <w:pPr>
        <w:pStyle w:val="EndNoteBibliography"/>
        <w:spacing w:after="0"/>
      </w:pPr>
      <w:r w:rsidRPr="00863B26">
        <w:t>27.</w:t>
      </w:r>
      <w:r w:rsidRPr="00863B26">
        <w:tab/>
        <w:t xml:space="preserve">Organisation WH. Salmonella (non-typhoidal) Geneva: World Health Organisation; 2018 [Available from: </w:t>
      </w:r>
      <w:hyperlink r:id="rId27" w:history="1">
        <w:r w:rsidRPr="00863B26">
          <w:rPr>
            <w:rStyle w:val="Hyperlink"/>
          </w:rPr>
          <w:t>https://www.who.int/news-room/fact-sheets/detail/salmonella-(non-typhoidal</w:t>
        </w:r>
      </w:hyperlink>
      <w:r w:rsidRPr="00863B26">
        <w:t>).</w:t>
      </w:r>
    </w:p>
    <w:p w14:paraId="04843E60" w14:textId="77777777" w:rsidR="00863B26" w:rsidRPr="00863B26" w:rsidRDefault="00863B26" w:rsidP="00863B26">
      <w:pPr>
        <w:pStyle w:val="EndNoteBibliography"/>
        <w:spacing w:after="0"/>
      </w:pPr>
      <w:r w:rsidRPr="00863B26">
        <w:t>28.</w:t>
      </w:r>
      <w:r w:rsidRPr="00863B26">
        <w:tab/>
        <w:t>Sheridan J, Allen P, Ziegler J, Marinkov M, Suvakov M, Heinz G. Guidelines for slaughtering, meat cutting and further processing: FAO; 1991.</w:t>
      </w:r>
    </w:p>
    <w:p w14:paraId="696B3362" w14:textId="41BDDBEF" w:rsidR="00863B26" w:rsidRPr="00863B26" w:rsidRDefault="00863B26" w:rsidP="00863B26">
      <w:pPr>
        <w:pStyle w:val="EndNoteBibliography"/>
      </w:pPr>
      <w:r w:rsidRPr="00863B26">
        <w:t>29.</w:t>
      </w:r>
      <w:r w:rsidRPr="00863B26">
        <w:tab/>
        <w:t xml:space="preserve">Roser M. Life expectancy 2013 [Available from: </w:t>
      </w:r>
      <w:hyperlink r:id="rId28" w:history="1">
        <w:r w:rsidRPr="00863B26">
          <w:rPr>
            <w:rStyle w:val="Hyperlink"/>
          </w:rPr>
          <w:t>https://ourworldindata.org/life-expectancy</w:t>
        </w:r>
      </w:hyperlink>
      <w:r w:rsidRPr="00863B26">
        <w:t>.</w:t>
      </w:r>
    </w:p>
    <w:p w14:paraId="4973E8D4" w14:textId="6059A065"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D57A65" w14:textId="77777777" w:rsidR="00863B26" w:rsidRDefault="00863B26" w:rsidP="00E4519F">
      <w:pPr>
        <w:spacing w:after="0" w:line="240" w:lineRule="auto"/>
      </w:pPr>
      <w:r>
        <w:separator/>
      </w:r>
    </w:p>
  </w:endnote>
  <w:endnote w:type="continuationSeparator" w:id="0">
    <w:p w14:paraId="7DD8E64D" w14:textId="77777777" w:rsidR="00863B26" w:rsidRDefault="00863B26"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0DEB12" w14:textId="77777777" w:rsidR="00863B26" w:rsidRDefault="00863B26" w:rsidP="00E4519F">
      <w:pPr>
        <w:spacing w:after="0" w:line="240" w:lineRule="auto"/>
      </w:pPr>
      <w:r>
        <w:separator/>
      </w:r>
    </w:p>
  </w:footnote>
  <w:footnote w:type="continuationSeparator" w:id="0">
    <w:p w14:paraId="494CA412" w14:textId="77777777" w:rsidR="00863B26" w:rsidRDefault="00863B26"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1603"/>
    <w:rsid w:val="00007488"/>
    <w:rsid w:val="000109DE"/>
    <w:rsid w:val="0001247B"/>
    <w:rsid w:val="0001519C"/>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5838"/>
    <w:rsid w:val="00E1613D"/>
    <w:rsid w:val="00E20EF8"/>
    <w:rsid w:val="00E33518"/>
    <w:rsid w:val="00E34316"/>
    <w:rsid w:val="00E42912"/>
    <w:rsid w:val="00E4519F"/>
    <w:rsid w:val="00E64A22"/>
    <w:rsid w:val="00E65D4D"/>
    <w:rsid w:val="00E66B90"/>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95626"/>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ourworldindata.org/life-expectancy"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act-sheets/detail/salmonella-(non-typhoida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2B998-3C9B-4A14-AAFC-2F6258D1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0</TotalTime>
  <Pages>32</Pages>
  <Words>8563</Words>
  <Characters>4881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6</cp:revision>
  <cp:lastPrinted>2020-03-13T13:54:00Z</cp:lastPrinted>
  <dcterms:created xsi:type="dcterms:W3CDTF">2021-04-15T15:03:00Z</dcterms:created>
  <dcterms:modified xsi:type="dcterms:W3CDTF">2021-11-24T20:15:00Z</dcterms:modified>
</cp:coreProperties>
</file>